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5A23F6E1" w14:textId="77777777" w:rsidR="002B76B5" w:rsidRPr="00D57ED5" w:rsidRDefault="002B76B5" w:rsidP="00184312">
      <w:pPr>
        <w:spacing w:line="360" w:lineRule="auto"/>
        <w:rPr>
          <w:rFonts w:asciiTheme="minorHAnsi" w:hAnsiTheme="minorHAnsi" w:cstheme="minorHAnsi"/>
          <w:b/>
        </w:rPr>
      </w:pPr>
    </w:p>
    <w:p w14:paraId="72F316CB" w14:textId="0FD786F5" w:rsidR="00932424"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5A611F39" w14:textId="77777777" w:rsidR="00856837" w:rsidRPr="00D57ED5" w:rsidRDefault="00856837" w:rsidP="00184312">
      <w:pPr>
        <w:spacing w:line="360" w:lineRule="auto"/>
        <w:rPr>
          <w:rFonts w:asciiTheme="minorHAnsi" w:hAnsiTheme="minorHAnsi" w:cstheme="minorHAnsi"/>
          <w:b/>
        </w:rPr>
      </w:pPr>
    </w:p>
    <w:p w14:paraId="72BE4C20" w14:textId="1759229F"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w:t>
      </w:r>
    </w:p>
    <w:p w14:paraId="73029B7B" w14:textId="77777777" w:rsidR="00D34E77" w:rsidRPr="00D57ED5" w:rsidRDefault="00D34E77" w:rsidP="00184312">
      <w:pPr>
        <w:spacing w:line="360" w:lineRule="auto"/>
        <w:rPr>
          <w:rFonts w:asciiTheme="minorHAnsi" w:hAnsiTheme="minorHAnsi" w:cstheme="minorHAnsi"/>
        </w:rPr>
      </w:pPr>
    </w:p>
    <w:p w14:paraId="097B5480" w14:textId="06B9D274"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HIE i</w:t>
      </w:r>
      <w:r w:rsidR="00315416">
        <w:rPr>
          <w:rFonts w:asciiTheme="minorHAnsi" w:hAnsiTheme="minorHAnsi" w:cstheme="minorHAnsi"/>
        </w:rPr>
        <w:t>s</w:t>
      </w:r>
      <w:r w:rsidRPr="00D57ED5">
        <w:rPr>
          <w:rFonts w:asciiTheme="minorHAnsi" w:hAnsiTheme="minorHAnsi" w:cstheme="minorHAnsi"/>
        </w:rPr>
        <w:t xml:space="preserve">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w:t>
      </w:r>
      <w:r w:rsidR="00FF6DBD">
        <w:rPr>
          <w:rFonts w:asciiTheme="minorHAnsi" w:hAnsiTheme="minorHAnsi" w:cstheme="minorHAnsi"/>
        </w:rPr>
        <w:t xml:space="preserve">In addition to </w:t>
      </w:r>
      <w:r w:rsidR="00932424" w:rsidRPr="00D57ED5">
        <w:rPr>
          <w:rFonts w:asciiTheme="minorHAnsi" w:hAnsiTheme="minorHAnsi" w:cstheme="minorHAnsi"/>
        </w:rPr>
        <w:t>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w:t>
      </w:r>
      <w:r w:rsidR="00DE74E0">
        <w:rPr>
          <w:rFonts w:asciiTheme="minorHAnsi" w:hAnsiTheme="minorHAnsi" w:cstheme="minorHAnsi"/>
        </w:rPr>
        <w:t xml:space="preserve"> </w:t>
      </w:r>
      <w:r w:rsidR="00932424" w:rsidRPr="00D57ED5">
        <w:rPr>
          <w:rFonts w:asciiTheme="minorHAnsi" w:hAnsiTheme="minorHAnsi" w:cstheme="minorHAnsi"/>
        </w:rPr>
        <w:t>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73203F07" w14:textId="5ADD7825" w:rsidR="00F5150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D570E96" w14:textId="77777777" w:rsidR="00856837" w:rsidRPr="00856837" w:rsidRDefault="00856837" w:rsidP="00184312">
      <w:pPr>
        <w:spacing w:line="360" w:lineRule="auto"/>
        <w:rPr>
          <w:rFonts w:asciiTheme="minorHAnsi" w:hAnsiTheme="minorHAnsi" w:cstheme="minorHAnsi"/>
          <w:b/>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r w:rsidR="007F23B8">
        <w:rPr>
          <w:rFonts w:cstheme="minorHAnsi"/>
          <w:sz w:val="24"/>
          <w:szCs w:val="24"/>
        </w:rPr>
        <w:t>, feature engineering</w:t>
      </w:r>
      <w:r w:rsidR="00891A5F" w:rsidRPr="00D57ED5">
        <w:rPr>
          <w:rFonts w:cstheme="minorHAnsi"/>
          <w:sz w:val="24"/>
          <w:szCs w:val="24"/>
        </w:rPr>
        <w:t xml:space="preserve"> </w:t>
      </w:r>
      <w:r w:rsidR="007F23B8">
        <w:rPr>
          <w:rFonts w:cstheme="minorHAnsi"/>
          <w:sz w:val="24"/>
          <w:szCs w:val="24"/>
        </w:rPr>
        <w:t xml:space="preserve">and ML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09F222C" w14:textId="254413E9" w:rsidR="003C1268" w:rsidRPr="00D57ED5" w:rsidRDefault="003C1268" w:rsidP="00184312">
      <w:pPr>
        <w:spacing w:line="360" w:lineRule="auto"/>
        <w:rPr>
          <w:rFonts w:asciiTheme="minorHAnsi" w:hAnsiTheme="minorHAnsi" w:cstheme="minorHAnsi"/>
          <w:b/>
          <w:bCs/>
        </w:rPr>
      </w:pPr>
    </w:p>
    <w:p w14:paraId="419E77E3" w14:textId="77777777" w:rsidR="006D12ED" w:rsidRPr="00D57ED5" w:rsidRDefault="006D12ED" w:rsidP="006D12ED">
      <w:pPr>
        <w:spacing w:line="360" w:lineRule="auto"/>
        <w:rPr>
          <w:rFonts w:asciiTheme="minorHAnsi" w:hAnsiTheme="minorHAnsi" w:cstheme="minorHAnsi"/>
        </w:rPr>
      </w:pPr>
    </w:p>
    <w:p w14:paraId="65D7EA13" w14:textId="77777777" w:rsidR="00181295" w:rsidRPr="00D57ED5" w:rsidRDefault="00181295" w:rsidP="00184312">
      <w:pPr>
        <w:spacing w:line="360" w:lineRule="auto"/>
        <w:rPr>
          <w:rFonts w:asciiTheme="minorHAnsi" w:hAnsiTheme="minorHAnsi" w:cstheme="minorHAnsi"/>
        </w:rPr>
      </w:pPr>
    </w:p>
    <w:p w14:paraId="52F0C8D1" w14:textId="77777777" w:rsidR="00A072A3" w:rsidRPr="00D57ED5" w:rsidRDefault="00A072A3" w:rsidP="00184312">
      <w:pPr>
        <w:spacing w:line="360" w:lineRule="auto"/>
        <w:rPr>
          <w:rFonts w:asciiTheme="minorHAnsi" w:hAnsiTheme="minorHAnsi" w:cstheme="minorHAnsi"/>
        </w:rPr>
      </w:pPr>
    </w:p>
    <w:p w14:paraId="6E4CD900" w14:textId="77777777" w:rsidR="00CD4644" w:rsidRPr="00D57ED5" w:rsidRDefault="00CD4644" w:rsidP="003F1EA7">
      <w:pPr>
        <w:spacing w:line="360" w:lineRule="auto"/>
        <w:rPr>
          <w:rFonts w:asciiTheme="minorHAnsi" w:hAnsiTheme="minorHAnsi" w:cstheme="minorHAnsi"/>
        </w:rPr>
      </w:pPr>
    </w:p>
    <w:p w14:paraId="1DB6A65B" w14:textId="0318BD0A" w:rsidR="00CA7ADA" w:rsidRPr="00D57ED5" w:rsidRDefault="00CA7ADA" w:rsidP="003F1EA7">
      <w:pPr>
        <w:spacing w:line="360" w:lineRule="auto"/>
        <w:rPr>
          <w:rFonts w:asciiTheme="minorHAnsi" w:hAnsiTheme="minorHAnsi" w:cstheme="minorHAnsi"/>
        </w:rPr>
      </w:pPr>
    </w:p>
    <w:p w14:paraId="010E8E21" w14:textId="77777777" w:rsidR="00285073" w:rsidRPr="00D57ED5" w:rsidRDefault="00285073" w:rsidP="003F1EA7">
      <w:pPr>
        <w:spacing w:line="360" w:lineRule="auto"/>
        <w:rPr>
          <w:rFonts w:asciiTheme="minorHAnsi" w:hAnsiTheme="minorHAnsi" w:cstheme="minorHAnsi"/>
        </w:rPr>
      </w:pPr>
    </w:p>
    <w:p w14:paraId="2288823E" w14:textId="69F938BF" w:rsidR="00AC164B" w:rsidRDefault="00AC164B" w:rsidP="003F1EA7">
      <w:pPr>
        <w:spacing w:line="360" w:lineRule="auto"/>
        <w:rPr>
          <w:rFonts w:asciiTheme="minorHAnsi" w:hAnsiTheme="minorHAnsi" w:cstheme="minorHAnsi"/>
        </w:rPr>
      </w:pPr>
    </w:p>
    <w:p w14:paraId="74D13BCC" w14:textId="77777777" w:rsidR="00F2749D" w:rsidRPr="00F2749D" w:rsidRDefault="00F2749D" w:rsidP="003F1EA7">
      <w:pPr>
        <w:spacing w:line="360" w:lineRule="auto"/>
        <w:rPr>
          <w:rFonts w:asciiTheme="minorHAnsi" w:hAnsiTheme="minorHAnsi" w:cstheme="minorHAnsi"/>
          <w:b/>
          <w:bCs/>
        </w:rPr>
      </w:pPr>
    </w:p>
    <w:p w14:paraId="5EF550E4" w14:textId="77777777" w:rsidR="00176FCD" w:rsidRPr="00D57ED5" w:rsidRDefault="00176FCD" w:rsidP="003F1EA7">
      <w:pPr>
        <w:spacing w:line="360" w:lineRule="auto"/>
        <w:rPr>
          <w:rFonts w:asciiTheme="minorHAnsi" w:hAnsiTheme="minorHAnsi" w:cstheme="minorHAnsi"/>
        </w:rPr>
      </w:pPr>
    </w:p>
    <w:p w14:paraId="0C3AFC14" w14:textId="77777777" w:rsidR="00A300CD" w:rsidRPr="00A300CD" w:rsidRDefault="00A300CD" w:rsidP="00A300CD">
      <w:pPr>
        <w:spacing w:line="360" w:lineRule="auto"/>
        <w:rPr>
          <w:rFonts w:asciiTheme="minorHAnsi" w:hAnsiTheme="minorHAnsi" w:cstheme="minorHAnsi"/>
          <w:b/>
          <w:bCs/>
        </w:rPr>
      </w:pPr>
    </w:p>
    <w:p w14:paraId="50F2CFE8" w14:textId="77777777" w:rsidR="002B7992" w:rsidRPr="00D57ED5" w:rsidRDefault="00D2250D" w:rsidP="0050196D">
      <w:pPr>
        <w:rPr>
          <w:rFonts w:asciiTheme="minorHAnsi" w:hAnsiTheme="minorHAnsi" w:cstheme="minorHAnsi"/>
          <w:b/>
        </w:rPr>
      </w:pPr>
      <w:commentRangeStart w:id="0"/>
      <w:r w:rsidRPr="00D57ED5">
        <w:rPr>
          <w:rFonts w:asciiTheme="minorHAnsi" w:hAnsiTheme="minorHAnsi" w:cstheme="minorHAnsi"/>
          <w:b/>
        </w:rPr>
        <w:t>DISCUSSION</w:t>
      </w:r>
      <w:commentRangeEnd w:id="0"/>
      <w:r w:rsidR="00205146">
        <w:rPr>
          <w:rStyle w:val="CommentReference"/>
          <w:rFonts w:asciiTheme="minorHAnsi" w:eastAsiaTheme="minorHAnsi" w:hAnsiTheme="minorHAnsi" w:cstheme="minorBidi"/>
          <w:lang w:eastAsia="en-US"/>
        </w:rPr>
        <w:commentReference w:id="0"/>
      </w:r>
    </w:p>
    <w:p w14:paraId="1FF5FC4A" w14:textId="77777777" w:rsidR="00F62372" w:rsidRDefault="00F62372" w:rsidP="00C868DF">
      <w:pPr>
        <w:pStyle w:val="CommentText"/>
        <w:spacing w:after="0" w:line="480" w:lineRule="auto"/>
        <w:rPr>
          <w:rFonts w:ascii="Times New Roman" w:hAnsi="Times New Roman"/>
          <w:sz w:val="24"/>
          <w:szCs w:val="24"/>
        </w:rPr>
      </w:pPr>
    </w:p>
    <w:p w14:paraId="34FBBFFF" w14:textId="047E412D" w:rsidR="00F62372" w:rsidRDefault="00F62372" w:rsidP="004642A5">
      <w:pPr>
        <w:pStyle w:val="CommentText"/>
        <w:spacing w:after="0" w:line="480" w:lineRule="auto"/>
        <w:rPr>
          <w:rFonts w:ascii="Times New Roman" w:hAnsi="Times New Roman"/>
          <w:sz w:val="24"/>
          <w:szCs w:val="24"/>
        </w:rPr>
      </w:pPr>
      <w:commentRangeStart w:id="1"/>
      <w:commentRangeStart w:id="2"/>
      <w:r>
        <w:rPr>
          <w:rFonts w:ascii="Times New Roman" w:hAnsi="Times New Roman"/>
          <w:sz w:val="24"/>
          <w:szCs w:val="24"/>
        </w:rPr>
        <w:t xml:space="preserve">Using freely available historical data, we have shown that agnostic </w:t>
      </w:r>
      <w:r w:rsidR="00AC57B1">
        <w:rPr>
          <w:rFonts w:ascii="Times New Roman" w:hAnsi="Times New Roman"/>
          <w:sz w:val="24"/>
          <w:szCs w:val="24"/>
        </w:rPr>
        <w:t xml:space="preserve">feature selection, feature engineering and </w:t>
      </w:r>
      <w:r>
        <w:rPr>
          <w:rFonts w:ascii="Times New Roman" w:hAnsi="Times New Roman"/>
          <w:sz w:val="24"/>
          <w:szCs w:val="24"/>
        </w:rPr>
        <w:t>ML algorithms are able to predict the risk of HIE and perinatal death to a similar level of precision</w:t>
      </w:r>
      <w:r w:rsidR="00346A18">
        <w:rPr>
          <w:rFonts w:ascii="Times New Roman" w:hAnsi="Times New Roman"/>
          <w:sz w:val="24"/>
          <w:szCs w:val="24"/>
        </w:rPr>
        <w:t xml:space="preserve"> as expert-developed clinical prediction models</w:t>
      </w:r>
      <w:r>
        <w:rPr>
          <w:rFonts w:ascii="Times New Roman" w:hAnsi="Times New Roman"/>
          <w:sz w:val="24"/>
          <w:szCs w:val="24"/>
        </w:rPr>
        <w:t xml:space="preserve"> despite minimum data preparation of the </w:t>
      </w:r>
      <w:r w:rsidR="00C868DF" w:rsidRPr="00AE6F68">
        <w:rPr>
          <w:rFonts w:ascii="Times New Roman" w:hAnsi="Times New Roman"/>
          <w:sz w:val="24"/>
          <w:szCs w:val="24"/>
        </w:rPr>
        <w:t>cohor</w:t>
      </w:r>
      <w:r>
        <w:rPr>
          <w:rFonts w:ascii="Times New Roman" w:hAnsi="Times New Roman"/>
          <w:sz w:val="24"/>
          <w:szCs w:val="24"/>
        </w:rPr>
        <w:t xml:space="preserve">t. </w:t>
      </w:r>
      <w:commentRangeEnd w:id="1"/>
      <w:commentRangeEnd w:id="2"/>
      <w:r>
        <w:rPr>
          <w:rFonts w:ascii="Times New Roman" w:hAnsi="Times New Roman"/>
          <w:sz w:val="24"/>
          <w:szCs w:val="24"/>
        </w:rPr>
        <w:t>In addition, m</w:t>
      </w:r>
      <w:r>
        <w:rPr>
          <w:rStyle w:val="CommentReference"/>
        </w:rPr>
        <w:commentReference w:id="1"/>
      </w:r>
      <w:r w:rsidR="00AC57B1">
        <w:rPr>
          <w:rStyle w:val="CommentReference"/>
        </w:rPr>
        <w:commentReference w:id="2"/>
      </w:r>
      <w:r>
        <w:rPr>
          <w:rFonts w:ascii="Times New Roman" w:hAnsi="Times New Roman"/>
          <w:sz w:val="24"/>
          <w:szCs w:val="24"/>
        </w:rPr>
        <w:t xml:space="preserve">easure of prediction did improve in many of the models after addition of growth measures </w:t>
      </w:r>
      <w:r w:rsidRPr="00692433">
        <w:rPr>
          <w:rFonts w:ascii="Times New Roman" w:hAnsi="Times New Roman"/>
          <w:color w:val="FF0000"/>
          <w:sz w:val="24"/>
          <w:szCs w:val="24"/>
        </w:rPr>
        <w:t xml:space="preserve">(did they?) </w:t>
      </w:r>
      <w:r>
        <w:rPr>
          <w:rFonts w:ascii="Times New Roman" w:hAnsi="Times New Roman"/>
          <w:sz w:val="24"/>
          <w:szCs w:val="24"/>
        </w:rPr>
        <w:t>but not</w:t>
      </w:r>
      <w:r w:rsidR="00583826">
        <w:rPr>
          <w:rFonts w:ascii="Times New Roman" w:hAnsi="Times New Roman"/>
          <w:sz w:val="24"/>
          <w:szCs w:val="24"/>
        </w:rPr>
        <w:t xml:space="preserve"> in all. While the ML models</w:t>
      </w:r>
      <w:r w:rsidR="00DD46D4">
        <w:rPr>
          <w:rFonts w:ascii="Times New Roman" w:hAnsi="Times New Roman"/>
          <w:sz w:val="24"/>
          <w:szCs w:val="24"/>
        </w:rPr>
        <w:t xml:space="preserve"> </w:t>
      </w:r>
      <w:r w:rsidR="00583826">
        <w:rPr>
          <w:rFonts w:ascii="Times New Roman" w:hAnsi="Times New Roman"/>
          <w:sz w:val="24"/>
          <w:szCs w:val="24"/>
        </w:rPr>
        <w:t xml:space="preserve">were able to match the conventional analysis, it should be noted that the risk factors used in this (and the categories etc used) were derived from data measures in a different population some years late. </w:t>
      </w:r>
    </w:p>
    <w:p w14:paraId="0DB96201" w14:textId="77777777" w:rsidR="00DD46D4" w:rsidRDefault="00DD46D4" w:rsidP="004642A5">
      <w:pPr>
        <w:pStyle w:val="CommentText"/>
        <w:spacing w:after="0" w:line="480" w:lineRule="auto"/>
        <w:rPr>
          <w:rFonts w:ascii="Times New Roman" w:hAnsi="Times New Roman"/>
          <w:sz w:val="24"/>
          <w:szCs w:val="24"/>
        </w:rPr>
      </w:pPr>
    </w:p>
    <w:p w14:paraId="3D6CB4E0" w14:textId="7A96FEC9" w:rsidR="00C743B0" w:rsidRDefault="00C868DF" w:rsidP="004642A5">
      <w:pPr>
        <w:pStyle w:val="CommentText"/>
        <w:spacing w:after="0" w:line="480" w:lineRule="auto"/>
        <w:rPr>
          <w:rFonts w:ascii="Times New Roman" w:hAnsi="Times New Roman"/>
          <w:sz w:val="24"/>
          <w:szCs w:val="24"/>
        </w:rPr>
      </w:pPr>
      <w:r w:rsidRPr="00AE6F68">
        <w:rPr>
          <w:rFonts w:ascii="Times New Roman" w:hAnsi="Times New Roman"/>
          <w:sz w:val="24"/>
          <w:szCs w:val="24"/>
        </w:rPr>
        <w:t>Internal limitations of this work include missing data (selection bias)</w:t>
      </w:r>
      <w:r w:rsidR="00AD4680">
        <w:rPr>
          <w:rFonts w:ascii="Times New Roman" w:hAnsi="Times New Roman"/>
          <w:sz w:val="24"/>
          <w:szCs w:val="24"/>
        </w:rPr>
        <w:t xml:space="preserve">; although </w:t>
      </w:r>
      <w:r w:rsidR="005B2C4D">
        <w:rPr>
          <w:rFonts w:ascii="Times New Roman" w:hAnsi="Times New Roman"/>
          <w:sz w:val="24"/>
          <w:szCs w:val="24"/>
        </w:rPr>
        <w:t>only 390</w:t>
      </w:r>
      <w:r w:rsidR="00AD4680">
        <w:rPr>
          <w:rFonts w:ascii="Times New Roman" w:hAnsi="Times New Roman"/>
          <w:sz w:val="24"/>
          <w:szCs w:val="24"/>
        </w:rPr>
        <w:t xml:space="preserve"> </w:t>
      </w:r>
      <w:r w:rsidR="008F1E77">
        <w:rPr>
          <w:rFonts w:ascii="Times New Roman" w:hAnsi="Times New Roman"/>
          <w:sz w:val="24"/>
          <w:szCs w:val="24"/>
        </w:rPr>
        <w:t xml:space="preserve">infants </w:t>
      </w:r>
      <w:commentRangeStart w:id="3"/>
      <w:r w:rsidR="00AD4680">
        <w:rPr>
          <w:rFonts w:ascii="Times New Roman" w:hAnsi="Times New Roman"/>
          <w:sz w:val="24"/>
          <w:szCs w:val="24"/>
        </w:rPr>
        <w:t>were</w:t>
      </w:r>
      <w:commentRangeEnd w:id="3"/>
      <w:r w:rsidR="008F1E77">
        <w:rPr>
          <w:rStyle w:val="CommentReference"/>
        </w:rPr>
        <w:commentReference w:id="3"/>
      </w:r>
      <w:r w:rsidR="00AD4680">
        <w:rPr>
          <w:rFonts w:ascii="Times New Roman" w:hAnsi="Times New Roman"/>
          <w:sz w:val="24"/>
          <w:szCs w:val="24"/>
        </w:rPr>
        <w:t xml:space="preserve"> not included in any of the conventional or ML models.</w:t>
      </w:r>
      <w:r w:rsidR="00EC2439">
        <w:rPr>
          <w:rFonts w:ascii="Times New Roman" w:hAnsi="Times New Roman"/>
          <w:sz w:val="24"/>
          <w:szCs w:val="24"/>
        </w:rPr>
        <w:t xml:space="preserve"> </w:t>
      </w:r>
      <w:r w:rsidR="004642A5">
        <w:rPr>
          <w:rFonts w:ascii="Times New Roman" w:hAnsi="Times New Roman"/>
          <w:sz w:val="24"/>
          <w:szCs w:val="24"/>
        </w:rPr>
        <w:t xml:space="preserve">While the data was derived from a </w:t>
      </w:r>
      <w:r w:rsidRPr="00AE6F68">
        <w:rPr>
          <w:rFonts w:ascii="Times New Roman" w:hAnsi="Times New Roman"/>
          <w:sz w:val="24"/>
          <w:szCs w:val="24"/>
        </w:rPr>
        <w:t>large cohort study considered to be of high methodological quality,</w:t>
      </w:r>
      <w:r w:rsidR="004642A5">
        <w:rPr>
          <w:rFonts w:ascii="Times New Roman" w:hAnsi="Times New Roman"/>
          <w:sz w:val="24"/>
          <w:szCs w:val="24"/>
        </w:rPr>
        <w:t xml:space="preserve"> it is </w:t>
      </w:r>
      <w:r w:rsidR="00C743B0">
        <w:rPr>
          <w:rFonts w:ascii="Times New Roman" w:hAnsi="Times New Roman"/>
          <w:sz w:val="24"/>
          <w:szCs w:val="24"/>
        </w:rPr>
        <w:t xml:space="preserve">clearly limited by the age of the data; although the </w:t>
      </w:r>
      <w:r w:rsidR="00F6397A">
        <w:rPr>
          <w:rFonts w:ascii="Times New Roman" w:hAnsi="Times New Roman"/>
          <w:sz w:val="24"/>
          <w:szCs w:val="24"/>
        </w:rPr>
        <w:t>risk factors proposed in Badawi’s work (derived from an Australian population) some decades later were still strong predictors of outcome</w:t>
      </w:r>
      <w:r w:rsidR="00583826">
        <w:rPr>
          <w:rFonts w:ascii="Times New Roman" w:hAnsi="Times New Roman"/>
          <w:sz w:val="24"/>
          <w:szCs w:val="24"/>
        </w:rPr>
        <w:t xml:space="preserve">; suggesting that the main underlying causes of perinatal death and HIE remain significant over this time frame. </w:t>
      </w:r>
      <w:r w:rsidR="00972953">
        <w:rPr>
          <w:rFonts w:ascii="Times New Roman" w:hAnsi="Times New Roman"/>
          <w:sz w:val="24"/>
          <w:szCs w:val="24"/>
        </w:rPr>
        <w:t xml:space="preserve">In addition, for this to provide a valid use to clinicians it </w:t>
      </w:r>
      <w:r w:rsidR="00972953">
        <w:rPr>
          <w:rFonts w:ascii="Times New Roman" w:hAnsi="Times New Roman"/>
          <w:sz w:val="24"/>
          <w:szCs w:val="24"/>
        </w:rPr>
        <w:lastRenderedPageBreak/>
        <w:t xml:space="preserve">need to be tested on recent, but also </w:t>
      </w:r>
      <w:r w:rsidR="009B4219">
        <w:rPr>
          <w:rFonts w:ascii="Times New Roman" w:hAnsi="Times New Roman"/>
          <w:sz w:val="24"/>
          <w:szCs w:val="24"/>
        </w:rPr>
        <w:t>routinely collec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p>
    <w:p w14:paraId="39A12D21" w14:textId="77777777" w:rsidR="00D71270" w:rsidRDefault="00D71270" w:rsidP="004642A5">
      <w:pPr>
        <w:pStyle w:val="CommentText"/>
        <w:spacing w:after="0" w:line="480" w:lineRule="auto"/>
        <w:rPr>
          <w:rFonts w:ascii="Times New Roman" w:hAnsi="Times New Roman"/>
          <w:color w:val="FF0000"/>
          <w:sz w:val="24"/>
          <w:szCs w:val="24"/>
        </w:rPr>
      </w:pPr>
    </w:p>
    <w:p w14:paraId="4139B0A1" w14:textId="05F596A7" w:rsidR="000F105A" w:rsidRPr="00692433" w:rsidRDefault="000F105A" w:rsidP="004642A5">
      <w:pPr>
        <w:pStyle w:val="CommentText"/>
        <w:spacing w:after="0" w:line="480" w:lineRule="auto"/>
        <w:rPr>
          <w:rFonts w:ascii="Times New Roman" w:hAnsi="Times New Roman"/>
          <w:color w:val="FF0000"/>
          <w:sz w:val="24"/>
          <w:szCs w:val="24"/>
        </w:rPr>
      </w:pPr>
      <w:r w:rsidRPr="00692433">
        <w:rPr>
          <w:rFonts w:ascii="Times New Roman" w:hAnsi="Times New Roman"/>
          <w:color w:val="FF0000"/>
          <w:sz w:val="24"/>
          <w:szCs w:val="24"/>
        </w:rPr>
        <w:t>MATT CAN YOU ADD YOUR ‘AREAS’ HERE?</w:t>
      </w:r>
    </w:p>
    <w:p w14:paraId="660924FF" w14:textId="77777777" w:rsidR="00D71270" w:rsidRDefault="00D71270" w:rsidP="004642A5">
      <w:pPr>
        <w:pStyle w:val="CommentText"/>
        <w:spacing w:after="0" w:line="480" w:lineRule="auto"/>
        <w:rPr>
          <w:rFonts w:ascii="Times New Roman" w:hAnsi="Times New Roman"/>
          <w:sz w:val="24"/>
          <w:szCs w:val="24"/>
        </w:rPr>
      </w:pPr>
    </w:p>
    <w:p w14:paraId="48E2F420" w14:textId="01E37186" w:rsidR="00583826" w:rsidRDefault="00583826" w:rsidP="004642A5">
      <w:pPr>
        <w:pStyle w:val="CommentText"/>
        <w:spacing w:after="0" w:line="480" w:lineRule="auto"/>
        <w:rPr>
          <w:rFonts w:ascii="Times New Roman" w:hAnsi="Times New Roman"/>
          <w:sz w:val="24"/>
          <w:szCs w:val="24"/>
        </w:rPr>
      </w:pPr>
      <w:commentRangeStart w:id="4"/>
      <w:r>
        <w:rPr>
          <w:rFonts w:ascii="Times New Roman" w:hAnsi="Times New Roman"/>
          <w:sz w:val="24"/>
          <w:szCs w:val="24"/>
        </w:rPr>
        <w:t>This work is consistent with other prediction work</w:t>
      </w:r>
      <w:commentRangeEnd w:id="4"/>
      <w:r w:rsidR="00364813">
        <w:rPr>
          <w:rStyle w:val="CommentReference"/>
        </w:rPr>
        <w:commentReference w:id="4"/>
      </w:r>
      <w:r>
        <w:rPr>
          <w:rFonts w:ascii="Times New Roman" w:hAnsi="Times New Roman"/>
          <w:sz w:val="24"/>
          <w:szCs w:val="24"/>
        </w:rPr>
        <w:t>,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If replicable using live </w:t>
      </w:r>
      <w:r w:rsidR="00364813">
        <w:rPr>
          <w:rFonts w:ascii="Times New Roman" w:hAnsi="Times New Roman"/>
          <w:sz w:val="24"/>
          <w:szCs w:val="24"/>
        </w:rPr>
        <w:t>data,</w:t>
      </w:r>
      <w:r>
        <w:rPr>
          <w:rFonts w:ascii="Times New Roman" w:hAnsi="Times New Roman"/>
          <w:sz w:val="24"/>
          <w:szCs w:val="24"/>
        </w:rPr>
        <w:t xml:space="preserve"> this would give the mother and clinicians valuable data to help guide </w:t>
      </w:r>
      <w:r w:rsidR="00364813">
        <w:rPr>
          <w:rFonts w:ascii="Times New Roman" w:hAnsi="Times New Roman"/>
          <w:sz w:val="24"/>
          <w:szCs w:val="24"/>
        </w:rPr>
        <w:t>management</w:t>
      </w:r>
      <w:r>
        <w:rPr>
          <w:rFonts w:ascii="Times New Roman" w:hAnsi="Times New Roman"/>
          <w:sz w:val="24"/>
          <w:szCs w:val="24"/>
        </w:rPr>
        <w:t xml:space="preserve"> as we know interventions exists to reduce or modify the risk. </w:t>
      </w:r>
      <w:r w:rsidR="002B76B5">
        <w:rPr>
          <w:rFonts w:ascii="Times New Roman" w:hAnsi="Times New Roman"/>
          <w:sz w:val="24"/>
          <w:szCs w:val="24"/>
        </w:rPr>
        <w:t>We also wanted to test if g</w:t>
      </w:r>
      <w:r>
        <w:rPr>
          <w:rFonts w:ascii="Times New Roman" w:hAnsi="Times New Roman"/>
          <w:sz w:val="24"/>
          <w:szCs w:val="24"/>
        </w:rPr>
        <w:t>rowt</w:t>
      </w:r>
      <w:r w:rsidR="002B76B5">
        <w:rPr>
          <w:rFonts w:ascii="Times New Roman" w:hAnsi="Times New Roman"/>
          <w:sz w:val="24"/>
          <w:szCs w:val="24"/>
        </w:rPr>
        <w:t xml:space="preserve">h measure, at the time measures after the birth of the infant but now </w:t>
      </w:r>
      <w:r w:rsidR="00364813">
        <w:rPr>
          <w:rFonts w:ascii="Times New Roman" w:hAnsi="Times New Roman"/>
          <w:sz w:val="24"/>
          <w:szCs w:val="24"/>
        </w:rPr>
        <w:t>measurable</w:t>
      </w:r>
      <w:r w:rsidR="002B76B5">
        <w:rPr>
          <w:rFonts w:ascii="Times New Roman" w:hAnsi="Times New Roman"/>
          <w:sz w:val="24"/>
          <w:szCs w:val="24"/>
        </w:rPr>
        <w:t xml:space="preserve"> in-utero using ultrasound would add prediction to the model. In the conventional model growth did add additional value for HIE (p=0.0263) and perinatal death (p=0.005), </w:t>
      </w:r>
      <w:proofErr w:type="gramStart"/>
      <w:r w:rsidR="002B76B5">
        <w:rPr>
          <w:rFonts w:ascii="Times New Roman" w:hAnsi="Times New Roman"/>
          <w:sz w:val="24"/>
          <w:szCs w:val="24"/>
        </w:rPr>
        <w:t xml:space="preserve">but </w:t>
      </w:r>
      <w:r w:rsidR="002B76B5" w:rsidRPr="00364813">
        <w:rPr>
          <w:rFonts w:ascii="Times New Roman" w:hAnsi="Times New Roman"/>
          <w:color w:val="FF0000"/>
          <w:sz w:val="24"/>
          <w:szCs w:val="24"/>
        </w:rPr>
        <w:t>?NOT</w:t>
      </w:r>
      <w:proofErr w:type="gramEnd"/>
      <w:r w:rsidR="002B76B5" w:rsidRPr="00364813">
        <w:rPr>
          <w:rFonts w:ascii="Times New Roman" w:hAnsi="Times New Roman"/>
          <w:color w:val="FF0000"/>
          <w:sz w:val="24"/>
          <w:szCs w:val="24"/>
        </w:rPr>
        <w:t xml:space="preserve">? </w:t>
      </w:r>
      <w:r w:rsidR="002B76B5">
        <w:rPr>
          <w:rFonts w:ascii="Times New Roman" w:hAnsi="Times New Roman"/>
          <w:sz w:val="24"/>
          <w:szCs w:val="24"/>
        </w:rPr>
        <w:t xml:space="preserve">in the ML models. This may reflect other measures of </w:t>
      </w:r>
      <w:r w:rsidR="00364813">
        <w:rPr>
          <w:rFonts w:ascii="Times New Roman" w:hAnsi="Times New Roman"/>
          <w:sz w:val="24"/>
          <w:szCs w:val="24"/>
        </w:rPr>
        <w:t>growth or</w:t>
      </w:r>
      <w:r w:rsidR="002B76B5">
        <w:rPr>
          <w:rFonts w:ascii="Times New Roman" w:hAnsi="Times New Roman"/>
          <w:sz w:val="24"/>
          <w:szCs w:val="24"/>
        </w:rPr>
        <w:t xml:space="preserve"> correlated of it (e.g. number of outpatient appointments) stored in the antenatal record and further work using antenatal measures should interrogate this. </w:t>
      </w:r>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6AAABAE"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r w:rsidR="002B76B5">
        <w:rPr>
          <w:rFonts w:asciiTheme="minorHAnsi" w:hAnsiTheme="minorHAnsi" w:cstheme="minorHAnsi"/>
        </w:rPr>
        <w:t xml:space="preserve">Some </w:t>
      </w:r>
      <w:r w:rsidRPr="00D57ED5">
        <w:rPr>
          <w:rFonts w:asciiTheme="minorHAnsi" w:hAnsiTheme="minorHAnsi" w:cstheme="minorHAnsi"/>
        </w:rPr>
        <w:lastRenderedPageBreak/>
        <w:t>prediction</w:t>
      </w:r>
      <w:r w:rsidR="008B3C58">
        <w:rPr>
          <w:rFonts w:asciiTheme="minorHAnsi" w:hAnsiTheme="minorHAnsi" w:cstheme="minorHAnsi"/>
        </w:rPr>
        <w:t xml:space="preserve">s </w:t>
      </w:r>
      <w:r w:rsidRPr="00D57ED5">
        <w:rPr>
          <w:rFonts w:asciiTheme="minorHAnsi" w:hAnsiTheme="minorHAnsi" w:cstheme="minorHAnsi"/>
        </w:rPr>
        <w:t xml:space="preserve">improved when measures of growth were </w:t>
      </w:r>
      <w:r w:rsidR="008140BF" w:rsidRPr="00D57ED5">
        <w:rPr>
          <w:rFonts w:asciiTheme="minorHAnsi" w:hAnsiTheme="minorHAnsi" w:cstheme="minorHAnsi"/>
        </w:rPr>
        <w:t>included,</w:t>
      </w:r>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5" w:name="OLE_LINK1"/>
      <w:bookmarkStart w:id="6" w:name="OLE_LINK2"/>
      <w:r w:rsidRPr="00D57ED5">
        <w:rPr>
          <w:rFonts w:asciiTheme="minorHAnsi" w:hAnsiTheme="minorHAnsi" w:cstheme="minorHAnsi"/>
          <w:noProof/>
        </w:rPr>
        <w:t>Intrapartum risk factors for newborn encephalopathy: the Western Australian case-control study</w:t>
      </w:r>
      <w:bookmarkEnd w:id="5"/>
      <w:bookmarkEnd w:id="6"/>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sectPr w:rsidR="00932424"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9T11:35:00Z" w:initials="ML">
    <w:p w14:paraId="586E198A" w14:textId="77777777" w:rsidR="00DE74E0" w:rsidRPr="00D57ED5" w:rsidRDefault="00DE74E0" w:rsidP="00205146">
      <w:pPr>
        <w:rPr>
          <w:rFonts w:asciiTheme="minorHAnsi" w:hAnsiTheme="minorHAnsi" w:cstheme="minorHAnsi"/>
          <w:bCs/>
        </w:rPr>
      </w:pPr>
      <w:r>
        <w:rPr>
          <w:rStyle w:val="CommentReference"/>
        </w:rPr>
        <w:annotationRef/>
      </w:r>
      <w:r w:rsidRPr="00D57ED5">
        <w:rPr>
          <w:rFonts w:asciiTheme="minorHAnsi" w:hAnsiTheme="minorHAnsi" w:cstheme="minorHAnsi"/>
          <w:bCs/>
        </w:rPr>
        <w:t>Limitations</w:t>
      </w:r>
    </w:p>
    <w:p w14:paraId="12D6A37E" w14:textId="77777777" w:rsidR="00DE74E0" w:rsidRPr="00D57ED5" w:rsidRDefault="00DE74E0" w:rsidP="00205146">
      <w:pPr>
        <w:rPr>
          <w:rFonts w:asciiTheme="minorHAnsi" w:hAnsiTheme="minorHAnsi" w:cstheme="minorHAnsi"/>
          <w:b/>
        </w:rPr>
      </w:pPr>
    </w:p>
    <w:p w14:paraId="4F4AE2E0" w14:textId="77777777" w:rsidR="00DE74E0" w:rsidRPr="00D57ED5" w:rsidRDefault="00DE74E0" w:rsidP="00205146">
      <w:pPr>
        <w:pStyle w:val="ListParagraph"/>
        <w:numPr>
          <w:ilvl w:val="0"/>
          <w:numId w:val="7"/>
        </w:numPr>
        <w:rPr>
          <w:rFonts w:cstheme="minorHAnsi"/>
          <w:bCs/>
          <w:sz w:val="24"/>
          <w:szCs w:val="24"/>
        </w:rPr>
      </w:pPr>
      <w:r w:rsidRPr="00D57ED5">
        <w:rPr>
          <w:rFonts w:cstheme="minorHAnsi"/>
          <w:bCs/>
          <w:sz w:val="24"/>
          <w:szCs w:val="24"/>
        </w:rPr>
        <w:t>Old data: results may not be generalisable</w:t>
      </w:r>
    </w:p>
    <w:p w14:paraId="06EE9DDF" w14:textId="77777777" w:rsidR="00DE74E0" w:rsidRPr="00D57ED5" w:rsidRDefault="00DE74E0" w:rsidP="00205146">
      <w:pPr>
        <w:pStyle w:val="ListParagraph"/>
        <w:numPr>
          <w:ilvl w:val="0"/>
          <w:numId w:val="7"/>
        </w:numPr>
        <w:rPr>
          <w:rFonts w:cstheme="minorHAnsi"/>
          <w:bCs/>
          <w:sz w:val="24"/>
          <w:szCs w:val="24"/>
        </w:rPr>
      </w:pPr>
      <w:r w:rsidRPr="00D57ED5">
        <w:rPr>
          <w:rFonts w:cstheme="minorHAnsi"/>
          <w:bCs/>
          <w:sz w:val="24"/>
          <w:szCs w:val="24"/>
        </w:rPr>
        <w:t>The most effective feature selection approaches (Lasso &amp; Elastic-Net) do not model interaction effects between predictors</w:t>
      </w:r>
    </w:p>
    <w:p w14:paraId="30C99223" w14:textId="77777777" w:rsidR="00DE74E0" w:rsidRDefault="00DE74E0" w:rsidP="00205146">
      <w:pPr>
        <w:pStyle w:val="ListParagraph"/>
        <w:numPr>
          <w:ilvl w:val="0"/>
          <w:numId w:val="7"/>
        </w:numPr>
        <w:rPr>
          <w:rFonts w:cstheme="minorHAnsi"/>
          <w:bCs/>
          <w:sz w:val="24"/>
          <w:szCs w:val="24"/>
        </w:rPr>
      </w:pPr>
      <w:r w:rsidRPr="00D57ED5">
        <w:rPr>
          <w:rFonts w:cstheme="minorHAnsi"/>
          <w:bCs/>
          <w:sz w:val="24"/>
          <w:szCs w:val="24"/>
        </w:rPr>
        <w:t>Class imbalance</w:t>
      </w:r>
      <w:r>
        <w:rPr>
          <w:rFonts w:cstheme="minorHAnsi"/>
          <w:bCs/>
          <w:sz w:val="24"/>
          <w:szCs w:val="24"/>
        </w:rPr>
        <w:t>/ low case n</w:t>
      </w:r>
    </w:p>
    <w:p w14:paraId="459FEE1F" w14:textId="55E4A57A" w:rsidR="00DE74E0" w:rsidRPr="00205146" w:rsidRDefault="00DE74E0" w:rsidP="00205146">
      <w:pPr>
        <w:pStyle w:val="ListParagraph"/>
        <w:numPr>
          <w:ilvl w:val="0"/>
          <w:numId w:val="7"/>
        </w:numPr>
        <w:rPr>
          <w:rFonts w:cstheme="minorHAnsi"/>
          <w:bCs/>
          <w:sz w:val="24"/>
          <w:szCs w:val="24"/>
        </w:rPr>
      </w:pPr>
      <w:r>
        <w:rPr>
          <w:rFonts w:cstheme="minorHAnsi"/>
          <w:bCs/>
          <w:sz w:val="24"/>
          <w:szCs w:val="24"/>
        </w:rPr>
        <w:t>Hyperparameters not evaluated extensively</w:t>
      </w:r>
    </w:p>
  </w:comment>
  <w:comment w:id="1" w:author="David Odd" w:date="2020-12-16T08:48:00Z" w:initials="DO">
    <w:p w14:paraId="3785E5C5" w14:textId="0C2C9659" w:rsidR="00DE74E0" w:rsidRDefault="00DE74E0">
      <w:pPr>
        <w:pStyle w:val="CommentText"/>
      </w:pPr>
      <w:r>
        <w:rPr>
          <w:rStyle w:val="CommentReference"/>
        </w:rPr>
        <w:annotationRef/>
      </w:r>
      <w:r>
        <w:t xml:space="preserve">Is that what we found? I find it difficult to read the comparisons now. Can we have a summary table back (or some form of it?) </w:t>
      </w:r>
      <w:proofErr w:type="gramStart"/>
      <w:r>
        <w:t>Ultimately</w:t>
      </w:r>
      <w:proofErr w:type="gramEnd"/>
      <w:r>
        <w:t xml:space="preserve"> I want it to have some clinical reference.</w:t>
      </w:r>
    </w:p>
  </w:comment>
  <w:comment w:id="2" w:author="Tom Gaunt" w:date="2021-01-06T18:17:00Z" w:initials="TG">
    <w:p w14:paraId="2F05FA1B" w14:textId="77777777" w:rsidR="00DE74E0" w:rsidRDefault="00DE74E0">
      <w:pPr>
        <w:pStyle w:val="CommentText"/>
      </w:pPr>
      <w:r>
        <w:rPr>
          <w:rStyle w:val="CommentReference"/>
        </w:rPr>
        <w:annotationRef/>
      </w:r>
      <w:r>
        <w:t xml:space="preserve">Yes, I think this is what we found. </w:t>
      </w:r>
    </w:p>
    <w:p w14:paraId="4D39B099" w14:textId="77777777" w:rsidR="00DE74E0" w:rsidRDefault="00DE74E0">
      <w:pPr>
        <w:pStyle w:val="CommentText"/>
      </w:pPr>
    </w:p>
    <w:p w14:paraId="2A2C7026" w14:textId="77777777" w:rsidR="00DE74E0" w:rsidRDefault="00DE74E0">
      <w:pPr>
        <w:pStyle w:val="CommentText"/>
      </w:pPr>
      <w:r>
        <w:t xml:space="preserve">I have made a suggestion in a comment on the table about how we could just present a subset of the ML results (basically taking the best performing feature selection set for antenatal + growth factors) in the main paper, although we should definitely include all in supplementary and explicitly state we have analysed all. </w:t>
      </w:r>
    </w:p>
    <w:p w14:paraId="28974E7A" w14:textId="77777777" w:rsidR="00DE74E0" w:rsidRDefault="00DE74E0">
      <w:pPr>
        <w:pStyle w:val="CommentText"/>
      </w:pPr>
    </w:p>
    <w:p w14:paraId="49883A1B" w14:textId="77777777" w:rsidR="00DE74E0" w:rsidRDefault="00DE74E0">
      <w:pPr>
        <w:pStyle w:val="CommentText"/>
      </w:pPr>
      <w:r>
        <w:t>There are two distinct comparisons here:</w:t>
      </w:r>
    </w:p>
    <w:p w14:paraId="2C8182D1" w14:textId="77777777" w:rsidR="00DE74E0" w:rsidRDefault="00DE74E0" w:rsidP="00C35953">
      <w:pPr>
        <w:pStyle w:val="CommentText"/>
        <w:numPr>
          <w:ilvl w:val="0"/>
          <w:numId w:val="12"/>
        </w:numPr>
      </w:pPr>
      <w:r>
        <w:t xml:space="preserve"> Does automated feature selection/engineering perform as well as “expert” selected features – the answer is yes, and this is in figure 2</w:t>
      </w:r>
    </w:p>
    <w:p w14:paraId="7C8A539A" w14:textId="77777777" w:rsidR="00DE74E0" w:rsidRDefault="00DE74E0" w:rsidP="00C35953">
      <w:pPr>
        <w:pStyle w:val="CommentText"/>
        <w:numPr>
          <w:ilvl w:val="0"/>
          <w:numId w:val="12"/>
        </w:numPr>
      </w:pPr>
      <w:r>
        <w:t xml:space="preserve"> Do other machine learning algorithms perform as well as logistic regression given an ideal set of features – the answer is (again) yes, and this could be presented in a simplified figure 3</w:t>
      </w:r>
    </w:p>
    <w:p w14:paraId="28470446" w14:textId="77777777" w:rsidR="00DE74E0" w:rsidRDefault="00DE74E0" w:rsidP="008D0FD2">
      <w:pPr>
        <w:pStyle w:val="CommentText"/>
      </w:pPr>
    </w:p>
    <w:p w14:paraId="1C8F585B" w14:textId="77777777" w:rsidR="00DE74E0" w:rsidRDefault="00DE74E0" w:rsidP="008D0FD2">
      <w:pPr>
        <w:pStyle w:val="CommentText"/>
      </w:pPr>
      <w:r>
        <w:t xml:space="preserve">The most important finding (I think) is the automated feature selection/engineering (above), since this compares a low-cost automated approach to expensive human-driven feature </w:t>
      </w:r>
      <w:proofErr w:type="gramStart"/>
      <w:r>
        <w:t>selection, and</w:t>
      </w:r>
      <w:proofErr w:type="gramEnd"/>
      <w:r>
        <w:t xml:space="preserve"> finds that the cheap automated approach is as good.</w:t>
      </w:r>
    </w:p>
    <w:p w14:paraId="46F1B8CF" w14:textId="77777777" w:rsidR="00DE74E0" w:rsidRDefault="00DE74E0" w:rsidP="008D0FD2">
      <w:pPr>
        <w:pStyle w:val="CommentText"/>
      </w:pPr>
    </w:p>
    <w:p w14:paraId="350E19F2" w14:textId="2AA23803" w:rsidR="00DE74E0" w:rsidRPr="008D0FD2" w:rsidRDefault="00DE74E0" w:rsidP="008D0FD2">
      <w:pPr>
        <w:pStyle w:val="CommentText"/>
      </w:pPr>
      <w:r>
        <w:t>Less important is the ML algorithm comparison. It is useful to include, but since the “cost” of these approaches is equivalent there is no real gain by switching from logistic regression to another ML method (except in one specific case with Naïve Bayes, which could be due to chance). We should definitely report these results, but I would place the emphasis on the feature selection and engineering (which could allow you to take a dataset with many variables and produce an effective prediction model with minimal expertise and time.)</w:t>
      </w:r>
    </w:p>
  </w:comment>
  <w:comment w:id="3" w:author="David Odd" w:date="2020-12-15T20:15:00Z" w:initials="DO">
    <w:p w14:paraId="4145ECBB" w14:textId="5A50573A" w:rsidR="00DE74E0" w:rsidRDefault="00DE74E0">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4" w:author="Matt Lyon" w:date="2021-01-08T15:09:00Z" w:initials="ML">
    <w:p w14:paraId="463D1893" w14:textId="5DE476BB" w:rsidR="00DE74E0" w:rsidRDefault="00DE74E0">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9FEE1F" w15:done="0"/>
  <w15:commentEx w15:paraId="3785E5C5" w15:done="0"/>
  <w15:commentEx w15:paraId="350E19F2" w15:paraIdParent="3785E5C5" w15:done="0"/>
  <w15:commentEx w15:paraId="4145ECBB" w15:done="0"/>
  <w15:commentEx w15:paraId="463D18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350F" w16cex:dateUtc="2020-12-09T11:35:00Z"/>
  <w16cex:commentExtensible w16cex:durableId="2384486E" w16cex:dateUtc="2020-12-16T08:48:00Z"/>
  <w16cex:commentExtensible w16cex:durableId="23A07D42" w16cex:dateUtc="2021-01-06T18:17:00Z"/>
  <w16cex:commentExtensible w16cex:durableId="238397DD" w16cex:dateUtc="2020-12-15T20:15:00Z"/>
  <w16cex:commentExtensible w16cex:durableId="23A2F446" w16cex:dateUtc="2021-01-08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9FEE1F" w16cid:durableId="237B350F"/>
  <w16cid:commentId w16cid:paraId="3785E5C5" w16cid:durableId="2384486E"/>
  <w16cid:commentId w16cid:paraId="350E19F2" w16cid:durableId="23A07D42"/>
  <w16cid:commentId w16cid:paraId="4145ECBB" w16cid:durableId="238397DD"/>
  <w16cid:commentId w16cid:paraId="463D1893" w16cid:durableId="23A2F4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9AB32B" w14:textId="77777777" w:rsidR="003919A0" w:rsidRDefault="003919A0" w:rsidP="00C54F0F">
      <w:r>
        <w:separator/>
      </w:r>
    </w:p>
  </w:endnote>
  <w:endnote w:type="continuationSeparator" w:id="0">
    <w:p w14:paraId="35CBD46D" w14:textId="77777777" w:rsidR="003919A0" w:rsidRDefault="003919A0"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5F816C" w14:textId="77777777" w:rsidR="003919A0" w:rsidRDefault="003919A0" w:rsidP="00C54F0F">
      <w:r>
        <w:separator/>
      </w:r>
    </w:p>
  </w:footnote>
  <w:footnote w:type="continuationSeparator" w:id="0">
    <w:p w14:paraId="7B596203" w14:textId="77777777" w:rsidR="003919A0" w:rsidRDefault="003919A0"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77E23"/>
    <w:multiLevelType w:val="hybridMultilevel"/>
    <w:tmpl w:val="C19031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6"/>
  </w:num>
  <w:num w:numId="5">
    <w:abstractNumId w:val="3"/>
  </w:num>
  <w:num w:numId="6">
    <w:abstractNumId w:val="8"/>
  </w:num>
  <w:num w:numId="7">
    <w:abstractNumId w:val="7"/>
  </w:num>
  <w:num w:numId="8">
    <w:abstractNumId w:val="13"/>
  </w:num>
  <w:num w:numId="9">
    <w:abstractNumId w:val="4"/>
  </w:num>
  <w:num w:numId="10">
    <w:abstractNumId w:val="2"/>
  </w:num>
  <w:num w:numId="11">
    <w:abstractNumId w:val="12"/>
  </w:num>
  <w:num w:numId="12">
    <w:abstractNumId w:val="5"/>
  </w:num>
  <w:num w:numId="13">
    <w:abstractNumId w:val="0"/>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David Odd">
    <w15:presenceInfo w15:providerId="AD" w15:userId="S::mddeo@bristol.ac.uk::a0769dc0-e772-4967-a82e-b222c8dd2af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47F37"/>
    <w:rsid w:val="00051061"/>
    <w:rsid w:val="00051A4E"/>
    <w:rsid w:val="00052D53"/>
    <w:rsid w:val="000538AD"/>
    <w:rsid w:val="00057BE8"/>
    <w:rsid w:val="00065238"/>
    <w:rsid w:val="00065764"/>
    <w:rsid w:val="00065ECB"/>
    <w:rsid w:val="00066C88"/>
    <w:rsid w:val="00072633"/>
    <w:rsid w:val="00073791"/>
    <w:rsid w:val="00073F5D"/>
    <w:rsid w:val="00083C86"/>
    <w:rsid w:val="00084BD5"/>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562"/>
    <w:rsid w:val="001378DC"/>
    <w:rsid w:val="00142C7C"/>
    <w:rsid w:val="0014396C"/>
    <w:rsid w:val="001462B1"/>
    <w:rsid w:val="0014710F"/>
    <w:rsid w:val="00152583"/>
    <w:rsid w:val="00155516"/>
    <w:rsid w:val="00161994"/>
    <w:rsid w:val="00162935"/>
    <w:rsid w:val="001635D9"/>
    <w:rsid w:val="00165BE5"/>
    <w:rsid w:val="00171652"/>
    <w:rsid w:val="00172558"/>
    <w:rsid w:val="00173521"/>
    <w:rsid w:val="00176FCD"/>
    <w:rsid w:val="001804E8"/>
    <w:rsid w:val="00180C63"/>
    <w:rsid w:val="00181295"/>
    <w:rsid w:val="001832FB"/>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213A"/>
    <w:rsid w:val="001F72F6"/>
    <w:rsid w:val="001F7650"/>
    <w:rsid w:val="001F7A02"/>
    <w:rsid w:val="002010BF"/>
    <w:rsid w:val="002045DD"/>
    <w:rsid w:val="00205146"/>
    <w:rsid w:val="0020775D"/>
    <w:rsid w:val="00210117"/>
    <w:rsid w:val="00210AE8"/>
    <w:rsid w:val="002138BF"/>
    <w:rsid w:val="00213E2F"/>
    <w:rsid w:val="00217E3D"/>
    <w:rsid w:val="00222084"/>
    <w:rsid w:val="002233EB"/>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718"/>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5416"/>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9A0"/>
    <w:rsid w:val="00391AD8"/>
    <w:rsid w:val="00394517"/>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1E27"/>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D7E0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32D6"/>
    <w:rsid w:val="00614A83"/>
    <w:rsid w:val="00616E6D"/>
    <w:rsid w:val="00621D3F"/>
    <w:rsid w:val="0062367F"/>
    <w:rsid w:val="00623E47"/>
    <w:rsid w:val="00624E19"/>
    <w:rsid w:val="00631886"/>
    <w:rsid w:val="006345DD"/>
    <w:rsid w:val="00636A6D"/>
    <w:rsid w:val="00640741"/>
    <w:rsid w:val="00641323"/>
    <w:rsid w:val="0064423E"/>
    <w:rsid w:val="00645C9B"/>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A4429"/>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0278"/>
    <w:rsid w:val="008432E1"/>
    <w:rsid w:val="008452E9"/>
    <w:rsid w:val="008459BC"/>
    <w:rsid w:val="00846AB6"/>
    <w:rsid w:val="00856837"/>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5F81"/>
    <w:rsid w:val="009271F2"/>
    <w:rsid w:val="00932424"/>
    <w:rsid w:val="00932E62"/>
    <w:rsid w:val="00933919"/>
    <w:rsid w:val="0093436B"/>
    <w:rsid w:val="00936CB5"/>
    <w:rsid w:val="00937B10"/>
    <w:rsid w:val="0094106F"/>
    <w:rsid w:val="009425D6"/>
    <w:rsid w:val="009452B1"/>
    <w:rsid w:val="0094659E"/>
    <w:rsid w:val="00946DDD"/>
    <w:rsid w:val="0094719A"/>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6262"/>
    <w:rsid w:val="00A072A3"/>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47889"/>
    <w:rsid w:val="00A50DCD"/>
    <w:rsid w:val="00A60C01"/>
    <w:rsid w:val="00A61164"/>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C7649"/>
    <w:rsid w:val="00AD01E5"/>
    <w:rsid w:val="00AD1ED1"/>
    <w:rsid w:val="00AD2617"/>
    <w:rsid w:val="00AD4680"/>
    <w:rsid w:val="00AD727A"/>
    <w:rsid w:val="00AE153B"/>
    <w:rsid w:val="00AE250E"/>
    <w:rsid w:val="00AE2F59"/>
    <w:rsid w:val="00AE42FF"/>
    <w:rsid w:val="00AF0939"/>
    <w:rsid w:val="00AF2624"/>
    <w:rsid w:val="00AF27CE"/>
    <w:rsid w:val="00AF2F3A"/>
    <w:rsid w:val="00B0655A"/>
    <w:rsid w:val="00B06DD7"/>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5C4D"/>
    <w:rsid w:val="00B56A1F"/>
    <w:rsid w:val="00B6546F"/>
    <w:rsid w:val="00B6705C"/>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1668"/>
    <w:rsid w:val="00C43244"/>
    <w:rsid w:val="00C4390E"/>
    <w:rsid w:val="00C450C0"/>
    <w:rsid w:val="00C476EC"/>
    <w:rsid w:val="00C47E4F"/>
    <w:rsid w:val="00C54F0F"/>
    <w:rsid w:val="00C57AE4"/>
    <w:rsid w:val="00C601BD"/>
    <w:rsid w:val="00C62F60"/>
    <w:rsid w:val="00C66261"/>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5DAE"/>
    <w:rsid w:val="00CE72AB"/>
    <w:rsid w:val="00CF100F"/>
    <w:rsid w:val="00CF238C"/>
    <w:rsid w:val="00CF2EC5"/>
    <w:rsid w:val="00CF4F87"/>
    <w:rsid w:val="00D00053"/>
    <w:rsid w:val="00D0008D"/>
    <w:rsid w:val="00D0190A"/>
    <w:rsid w:val="00D02D0A"/>
    <w:rsid w:val="00D04AB6"/>
    <w:rsid w:val="00D075CA"/>
    <w:rsid w:val="00D1164F"/>
    <w:rsid w:val="00D127F6"/>
    <w:rsid w:val="00D14743"/>
    <w:rsid w:val="00D20422"/>
    <w:rsid w:val="00D2250D"/>
    <w:rsid w:val="00D32B5D"/>
    <w:rsid w:val="00D34E06"/>
    <w:rsid w:val="00D34E77"/>
    <w:rsid w:val="00D36E97"/>
    <w:rsid w:val="00D4562B"/>
    <w:rsid w:val="00D458CB"/>
    <w:rsid w:val="00D467CE"/>
    <w:rsid w:val="00D474B5"/>
    <w:rsid w:val="00D475B6"/>
    <w:rsid w:val="00D500D4"/>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0"/>
    <w:rsid w:val="00DE74EB"/>
    <w:rsid w:val="00DF4EDB"/>
    <w:rsid w:val="00DF5362"/>
    <w:rsid w:val="00DF5B94"/>
    <w:rsid w:val="00E1056F"/>
    <w:rsid w:val="00E10D23"/>
    <w:rsid w:val="00E12B05"/>
    <w:rsid w:val="00E130AC"/>
    <w:rsid w:val="00E146F7"/>
    <w:rsid w:val="00E162B4"/>
    <w:rsid w:val="00E21704"/>
    <w:rsid w:val="00E21F62"/>
    <w:rsid w:val="00E23F31"/>
    <w:rsid w:val="00E312DC"/>
    <w:rsid w:val="00E40404"/>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57D"/>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2641"/>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05FA"/>
    <w:rsid w:val="00FF3368"/>
    <w:rsid w:val="00FF44C8"/>
    <w:rsid w:val="00FF471A"/>
    <w:rsid w:val="00FF4AFB"/>
    <w:rsid w:val="00FF6D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45C9B"/>
    <w:pPr>
      <w:tabs>
        <w:tab w:val="center" w:pos="4513"/>
        <w:tab w:val="right" w:pos="9026"/>
      </w:tabs>
    </w:pPr>
  </w:style>
  <w:style w:type="character" w:customStyle="1" w:styleId="HeaderChar">
    <w:name w:val="Header Char"/>
    <w:basedOn w:val="DefaultParagraphFont"/>
    <w:link w:val="Header"/>
    <w:uiPriority w:val="99"/>
    <w:rsid w:val="00645C9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45C9B"/>
    <w:pPr>
      <w:tabs>
        <w:tab w:val="center" w:pos="4513"/>
        <w:tab w:val="right" w:pos="9026"/>
      </w:tabs>
    </w:pPr>
  </w:style>
  <w:style w:type="character" w:customStyle="1" w:styleId="FooterChar">
    <w:name w:val="Footer Char"/>
    <w:basedOn w:val="DefaultParagraphFont"/>
    <w:link w:val="Footer"/>
    <w:uiPriority w:val="99"/>
    <w:rsid w:val="00645C9B"/>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9</Pages>
  <Words>13685</Words>
  <Characters>78011</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9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53</cp:revision>
  <cp:lastPrinted>2020-01-16T12:50:00Z</cp:lastPrinted>
  <dcterms:created xsi:type="dcterms:W3CDTF">2021-01-08T14:41:00Z</dcterms:created>
  <dcterms:modified xsi:type="dcterms:W3CDTF">2021-03-1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